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80CC5" w:rsidRPr="00364EED" w:rsidRDefault="008366EA" w:rsidP="00B80CC5">
      <w:pPr>
        <w:pStyle w:val="Heading1"/>
        <w:rPr>
          <w:szCs w:val="24"/>
        </w:rPr>
      </w:pPr>
      <w:bookmarkStart w:id="0" w:name="_Toc140395885"/>
      <w:r w:rsidRPr="00364EED">
        <w:rPr>
          <w:szCs w:val="24"/>
        </w:rPr>
        <w:t>DAFTAR PUSTAKA</w:t>
      </w:r>
      <w:bookmarkEnd w:id="0"/>
    </w:p>
    <w:p w:rsidR="00B80CC5" w:rsidRPr="00364EED" w:rsidRDefault="00B80CC5" w:rsidP="00B80CC5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 xml:space="preserve">Andrian, R. R. </w:t>
      </w:r>
      <w:r w:rsidRPr="00364EE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64EE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64EED">
        <w:rPr>
          <w:rFonts w:ascii="Times New Roman" w:hAnsi="Times New Roman" w:cs="Times New Roman"/>
          <w:sz w:val="24"/>
          <w:szCs w:val="24"/>
        </w:rPr>
        <w:fldChar w:fldCharType="separate"/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(2015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AUDIT TENURE , ROTASI KAP , UKURAN PERUSAHAAN , DAN UKURAN KAP TERHADAP KUALITAS AUDIT ( Studi Empiris Pada Perusahaan Manufaktur Sektor Industri Barang Konsumsi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yang Terdaftar di Bursa Efek Indonesia ( BEI ) periode 2012-2015 )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Apriani, T. (2017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FEE DAN WORKLOAD TERHADAP KUALITAS AUDIT DENGAN DIMODERASI KOMITE AUDIT ( Studi Empiris pada Perusahaan Manufaktur yang Terdapat Di Bursa Efek Indonesia Tahun 2015-2017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) Program Studi Magister Akuntansi Fakultas Ekonomi dan Bisnis Universitas Tanjungpura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 78124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Ardani, S. V. (2017). Pengaruh Tenure Audit, Rotasi Audit, Audit Fee terhadap Kualitas Audit dengan Komite Audit sebagai Variabel Moderasi (Studi pada Perusahaa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n Sektor Keuangan yang Terdaftar di BEI Tahun 2010-2014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Aryengki, R., Satriawan, R., &amp; Rofika, R. (2016). Pengaruh Komite Audit, Kualitas Audit, Likuiditas Dan Ukuran Perusahaan Terhadap Kualitas Laba Pada Perusahaan Industr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y &amp; Chemical Yang Terdaftar Di Bursa Efek Indonesia Tahun 2011-2014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Online Mahasiswa Fakultas Ekonomi Universitas Riau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2192–2206.</w:t>
      </w:r>
    </w:p>
    <w:p w:rsidR="00B80CC5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Fitriany, F., Utama, S., Martani, D., &amp; Rosietta, H. (2016). Pengaruh Tenure, Rotasi dan Spesialisasi Kantor Ak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untan Publik (KAP) Terhadap Kualitas Audit: Perbandingan Sebelum dan Sesudah Regulasi Rotasi KAP di Indonesi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2–27. https://doi.org/10.9744/jak.17.1.12-27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Giri, E. F. (n.d.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Tenur Kantor Akuntan Publik ( Ka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 ) Dan Reputasi Kap Terhadap Kualitas Audit : Kasus Rotasi Wajib Auditor Di Indonesia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Handoko, B. S. (2014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 , REPUTASI KANTOR AKUNTAN PUBLIK , DAN KELENGKAPAN KERTAS KERJA PERMANEN TERHADAP KUALITAS AUDIT ( STUDI KASUS PADA PERUSAH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AAN LQ45 YANG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 1–7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Hidayat, E. S. (2018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Rotasi Auditor, Tenure Auditor Partner Dan Ukuran Kantor Akuntan Publik Terhadap Kualitas Audit dengan Audit Fee Sebagai Variabel Moderasi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80CC5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Indriani, R., &amp; Kusumaputra, A. D. (2017). Kualitas Laba: Implik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asi dari Pengaruh Tenure Terhadap Kualitas Audit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E-Mabis: Jurnal Ekonomi Manajemen Dan Bisnis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61–76. https://doi.org/10.29103/e-mabis.v17i1.51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hozali, imam 2006. </w:t>
      </w:r>
      <w:r w:rsidRPr="006B11F1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SPS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marang: Badan Peneliti Undip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risatusholekha, &amp; Budiyono, E. (2015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KOMISARIS INDEPENDEN , REPUTASI KAP , PERSISTENSI ( STUDI PADA PERUSAHAAN TELEKOMUNIKASI YANG TERDAFTAR DI BURSA EFEK INDONESIA TAHUN 2009-2013 )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364EED">
        <w:rPr>
          <w:rFonts w:ascii="Times New Roman" w:hAnsi="Times New Roman" w:cs="Times New Roman"/>
          <w:noProof/>
          <w:sz w:val="24"/>
          <w:szCs w:val="24"/>
        </w:rPr>
        <w:t>, 53–70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Murniati, T., Sastri, I. I. D. A. M. M., Wayan, 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I., Surabaya, S. P., &amp; Timur, J. (2018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FAKTOR - FAKTOR YANG MEMPENGARUHI KUALITAS LABA PADA PERUSAHAAN MANUFAKTUR YANG TERDAFTAR DI BEI TAHUN 2012 - 2016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Nadia, N. F. (2015). Jurnal Akuntansi Bisnis, Vol. XIII No. 26 Maret 2015 PENGARUH TEN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UR KAP, REPUTASI KAP DAN ROTASI KAP TERHADAP KUALITAS AUDIT Nurul Fitri Nadia 2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XIII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26), 113–130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Nazir, H. (2014). Pengaruh Kepemilikan Institusional, Komposisi Dewan Komisaris Independen, Reputasi Kantor Akuntan Publik dan Komp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ensasi Bonus terhadap Manajemen Lab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–28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Nurintiati, A. A. (2017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TENURE KAP , UKURAN KAP , SPESIALISASI AUDITOR DAN AUDIT FEE TERHADAP KUALITAS AUDIT DENGAN MODERASI KOMITE AUDIT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3), 1–13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Prajitno, B. C., &amp; Christi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awan, Y. J. (2013). Analisis Pengaruh Mekanisme Corporate Governance Terhadap Manajemen Lab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Business Accounting Review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Rinanda, N., &amp; Nurbaiti, A. (2018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 , FEE AUDIT , UKURAN KANTOR AKUNTAN PUBLIK DAN SPESIALISASI AUDITOR TERHA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DAP KUALITAS AUDIT di Bursa Efek Indonesia Tahun Periode 2012-2016 ) SPECIALIZATION ON AUDIT QUALITY ( Study On Manufacturing Company Various Industries Subsect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2), 2108–2116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Sayuthi. (2017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 dan Komite Audit Terhadap Kualitas Lab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a Pada Perusahaan Manufaktur</w:t>
      </w:r>
      <w:r w:rsidRPr="00364EED">
        <w:rPr>
          <w:rFonts w:ascii="Times New Roman" w:hAnsi="Times New Roman" w:cs="Times New Roman"/>
          <w:noProof/>
          <w:sz w:val="24"/>
          <w:szCs w:val="24"/>
        </w:rPr>
        <w:t>. 210093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Shalicha, M., &amp; Rahardjo, S. N. (2012). Pengaruh Tenur Audit, Reputasi Kantor Akuntan Publik (Kap), Dan Komite Audit Terhadap Kualitas Laba (Studi Pada Perusahaan Manufaktur Yang Terdaftar Di Bursa Efek Indonesia Perio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de Tahun 2008-2010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Skripsi Doctoral Dissertation, Fakultas Ekonomika Dan Bisnis</w:t>
      </w:r>
      <w:r w:rsidRPr="00364EED">
        <w:rPr>
          <w:rFonts w:ascii="Times New Roman" w:hAnsi="Times New Roman" w:cs="Times New Roman"/>
          <w:noProof/>
          <w:sz w:val="24"/>
          <w:szCs w:val="24"/>
        </w:rPr>
        <w:t>, 42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Silfi, A. (2016). Pengaruh Pertumbuhan Laba, Struktur Modal, Likuiditas dan Komite Audit Terhadap Kualitas Lab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Valuta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7–26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Sopian, D. (2014). Pengaruh 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Ukuran Kantor Akuntan Publik dan Masa Perikatan Audit Terhadap Kualitas Audit Serta Implikasinya Terhadap Kualitas Lab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Sains Manajemen &amp; Akuntansi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85–116.</w:t>
      </w:r>
    </w:p>
    <w:p w:rsidR="00B80CC5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Suaryana, A. (2007). Pengaruh Komite Audit Terhadap kualitas lab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Ilmiah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Akuntansi Dan Bisnis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–22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giyono. (2012). </w:t>
      </w:r>
      <w:r w:rsidRPr="005E3756">
        <w:rPr>
          <w:rFonts w:ascii="Times New Roman" w:hAnsi="Times New Roman" w:cs="Times New Roman"/>
          <w:i/>
          <w:noProof/>
          <w:sz w:val="24"/>
          <w:szCs w:val="24"/>
        </w:rPr>
        <w:t>Memahami Penelitian Kuantitatif</w:t>
      </w:r>
      <w:r>
        <w:rPr>
          <w:rFonts w:ascii="Times New Roman" w:hAnsi="Times New Roman" w:cs="Times New Roman"/>
          <w:noProof/>
          <w:sz w:val="24"/>
          <w:szCs w:val="24"/>
        </w:rPr>
        <w:t>. Bandung : ALFABETA.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Suryanto, T. (2017). PENGARUH ACCOUNTING DISCLOSURE, ACCOUNTING HARMONIZATION DAN KOMITE AUDIT TERHADAP KUALITAS LABA (Studi pada Perusahaan Manufaktur yang terdaftar di BEI)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2), 190. https://doi.org/10.24912/ja.v20i2.53</w:t>
      </w:r>
    </w:p>
    <w:p w:rsidR="00B80CC5" w:rsidRPr="00364EED" w:rsidRDefault="008366EA" w:rsidP="00B80CC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4EED">
        <w:rPr>
          <w:rFonts w:ascii="Times New Roman" w:hAnsi="Times New Roman" w:cs="Times New Roman"/>
          <w:noProof/>
          <w:sz w:val="24"/>
          <w:szCs w:val="24"/>
        </w:rPr>
        <w:t>Ulina, R., Mu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lyadi, R., &amp; Sri Tjahjono, M. E. (2018). Pengaruh Kualitas Audit Dan Komite Audit Terhadap Manajemen Laba Pada Perusahaan Manufaktur Yang Tercatat Di Bursa Efek Indonesia.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Tirtayasa Ekonomika</w:t>
      </w:r>
      <w:r w:rsidRPr="00364E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64EED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364EED">
        <w:rPr>
          <w:rFonts w:ascii="Times New Roman" w:hAnsi="Times New Roman" w:cs="Times New Roman"/>
          <w:noProof/>
          <w:sz w:val="24"/>
          <w:szCs w:val="24"/>
        </w:rPr>
        <w:t>(1), 1. https://doi.org/10.35448/jte.v13i1.4229</w:t>
      </w:r>
    </w:p>
    <w:p w:rsidR="00B80CC5" w:rsidRPr="00364EED" w:rsidRDefault="008366EA" w:rsidP="00B80CC5">
      <w:pPr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fldChar w:fldCharType="end"/>
      </w:r>
    </w:p>
    <w:p w:rsidR="00B80CC5" w:rsidRPr="00364EED" w:rsidRDefault="00B80CC5" w:rsidP="00B80CC5">
      <w:pPr>
        <w:rPr>
          <w:rFonts w:ascii="Times New Roman" w:hAnsi="Times New Roman" w:cs="Times New Roman"/>
          <w:sz w:val="24"/>
          <w:szCs w:val="24"/>
        </w:rPr>
      </w:pPr>
    </w:p>
    <w:p w:rsidR="0038037E" w:rsidRDefault="0038037E">
      <w:pPr>
        <w:sectPr w:rsidR="0038037E" w:rsidSect="000424E1">
          <w:headerReference w:type="default" r:id="rId7"/>
          <w:footerReference w:type="first" r:id="rId8"/>
          <w:pgSz w:w="11907" w:h="16839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:rsidR="0038037E" w:rsidRDefault="008366EA" w:rsidP="00904B4F">
      <w:pPr>
        <w:jc w:val="center"/>
        <w:rPr>
          <w:rFonts w:ascii="Times New Roman" w:hAnsi="Times New Roman" w:cs="Times New Roman"/>
          <w:b/>
          <w:sz w:val="24"/>
        </w:rPr>
      </w:pPr>
      <w:r w:rsidRPr="00904B4F">
        <w:rPr>
          <w:rFonts w:ascii="Times New Roman" w:hAnsi="Times New Roman" w:cs="Times New Roman"/>
          <w:b/>
          <w:sz w:val="24"/>
        </w:rPr>
        <w:lastRenderedPageBreak/>
        <w:t>LAMPIRAN</w:t>
      </w:r>
    </w:p>
    <w:p w:rsidR="00904B4F" w:rsidRDefault="00904B4F" w:rsidP="00904B4F">
      <w:pPr>
        <w:jc w:val="center"/>
        <w:rPr>
          <w:rFonts w:ascii="Times New Roman" w:hAnsi="Times New Roman" w:cs="Times New Roman"/>
          <w:b/>
          <w:sz w:val="24"/>
        </w:rPr>
      </w:pPr>
    </w:p>
    <w:p w:rsidR="00904B4F" w:rsidRPr="00364EED" w:rsidRDefault="008366EA" w:rsidP="00904B4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64EED">
        <w:rPr>
          <w:rFonts w:ascii="Times New Roman" w:hAnsi="Times New Roman" w:cs="Times New Roman"/>
          <w:b/>
          <w:sz w:val="24"/>
          <w:szCs w:val="24"/>
        </w:rPr>
        <w:t>Tabel 3.1</w:t>
      </w:r>
    </w:p>
    <w:p w:rsidR="00904B4F" w:rsidRPr="00364EED" w:rsidRDefault="008366EA" w:rsidP="00904B4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64EED">
        <w:rPr>
          <w:rFonts w:ascii="Times New Roman" w:hAnsi="Times New Roman" w:cs="Times New Roman"/>
          <w:b/>
          <w:sz w:val="24"/>
          <w:szCs w:val="24"/>
        </w:rPr>
        <w:t>Sampel Penelitian</w:t>
      </w:r>
    </w:p>
    <w:tbl>
      <w:tblPr>
        <w:tblStyle w:val="TableGrid"/>
        <w:tblW w:w="8095" w:type="dxa"/>
        <w:tblLook w:val="04A0" w:firstRow="1" w:lastRow="0" w:firstColumn="1" w:lastColumn="0" w:noHBand="0" w:noVBand="1"/>
      </w:tblPr>
      <w:tblGrid>
        <w:gridCol w:w="7015"/>
        <w:gridCol w:w="1080"/>
      </w:tblGrid>
      <w:tr w:rsidR="00471F6B" w:rsidTr="004976D9">
        <w:trPr>
          <w:cantSplit/>
          <w:trHeight w:val="571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Perusahaan manufaktur yang terdaftar di 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ursa Efek Indonesia period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20-2022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</w:tr>
      <w:tr w:rsidR="00471F6B" w:rsidTr="004976D9">
        <w:trPr>
          <w:cantSplit/>
          <w:trHeight w:val="571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Perusahaan tidak menerbitkan laporan keuangan sec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 berturut-turut dari tahun 2020-2022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471F6B" w:rsidTr="004976D9">
        <w:trPr>
          <w:cantSplit/>
          <w:trHeight w:val="571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Perusahaan menerbitkan laporan keuangan dengan mata uang asing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471F6B" w:rsidTr="004976D9">
        <w:trPr>
          <w:cantSplit/>
          <w:trHeight w:val="571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 xml:space="preserve">Perusahaan memperoleh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laba negatif selama periode 2020-2022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471F6B" w:rsidTr="004976D9">
        <w:trPr>
          <w:cantSplit/>
          <w:trHeight w:val="377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Jumlah Sampel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471F6B" w:rsidTr="004976D9">
        <w:trPr>
          <w:cantSplit/>
          <w:trHeight w:val="440"/>
        </w:trPr>
        <w:tc>
          <w:tcPr>
            <w:tcW w:w="7015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3 Tahun Pengamatan x Jumlah Sampel</w:t>
            </w:r>
          </w:p>
        </w:tc>
        <w:tc>
          <w:tcPr>
            <w:tcW w:w="1080" w:type="dxa"/>
            <w:vAlign w:val="center"/>
          </w:tcPr>
          <w:p w:rsidR="00904B4F" w:rsidRPr="00364EED" w:rsidRDefault="008366EA" w:rsidP="004976D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</w:tbl>
    <w:p w:rsidR="00904B4F" w:rsidRPr="00364EED" w:rsidRDefault="008366EA" w:rsidP="00904B4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>Sumber: Data Bursa Efek Indonesia (2023)</w:t>
      </w:r>
    </w:p>
    <w:p w:rsidR="00904B4F" w:rsidRDefault="00904B4F" w:rsidP="00904B4F">
      <w:pPr>
        <w:rPr>
          <w:rFonts w:ascii="Times New Roman" w:hAnsi="Times New Roman" w:cs="Times New Roman"/>
          <w:b/>
          <w:sz w:val="24"/>
        </w:rPr>
      </w:pPr>
    </w:p>
    <w:p w:rsidR="00904B4F" w:rsidRPr="00364EED" w:rsidRDefault="008366EA" w:rsidP="00904B4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64EED">
        <w:rPr>
          <w:rFonts w:ascii="Times New Roman" w:hAnsi="Times New Roman" w:cs="Times New Roman"/>
          <w:b/>
          <w:sz w:val="24"/>
          <w:szCs w:val="24"/>
        </w:rPr>
        <w:t>Tabel 3.</w:t>
      </w:r>
      <w:r>
        <w:rPr>
          <w:rFonts w:ascii="Times New Roman" w:hAnsi="Times New Roman" w:cs="Times New Roman"/>
          <w:b/>
          <w:sz w:val="24"/>
          <w:szCs w:val="24"/>
        </w:rPr>
        <w:t>2</w:t>
      </w:r>
    </w:p>
    <w:p w:rsidR="00904B4F" w:rsidRPr="00A66FF6" w:rsidRDefault="008366EA" w:rsidP="00904B4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rusahaan Terdaftar</w:t>
      </w:r>
    </w:p>
    <w:tbl>
      <w:tblPr>
        <w:tblW w:w="6983" w:type="dxa"/>
        <w:tblInd w:w="892" w:type="dxa"/>
        <w:tblLook w:val="04A0" w:firstRow="1" w:lastRow="0" w:firstColumn="1" w:lastColumn="0" w:noHBand="0" w:noVBand="1"/>
      </w:tblPr>
      <w:tblGrid>
        <w:gridCol w:w="1083"/>
        <w:gridCol w:w="4480"/>
        <w:gridCol w:w="1420"/>
      </w:tblGrid>
      <w:tr w:rsidR="00471F6B" w:rsidTr="004976D9">
        <w:trPr>
          <w:trHeight w:val="288"/>
        </w:trPr>
        <w:tc>
          <w:tcPr>
            <w:tcW w:w="1083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TAHUN</w:t>
            </w:r>
          </w:p>
        </w:tc>
        <w:tc>
          <w:tcPr>
            <w:tcW w:w="448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NAMA PERUSAHAAN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KODE EMITEN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20</w:t>
            </w: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MOBIL SUKSES INTERNAS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MAS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TRISULA TEXTILE INDUSTRIE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ELL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RANA MEGATA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MTR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DAWUNG SETIA INDUSTRI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DSI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FAJAR SURYA WISES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SW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MI Wire and Cable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I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Internat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II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TM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MIN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SPRING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S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Hanjaya Mandala Sampoe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MSP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GAJAH TUNGG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JTL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UDANG GARAM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GRM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ARUDA METAL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OLT</w:t>
            </w:r>
          </w:p>
        </w:tc>
      </w:tr>
      <w:tr w:rsidR="00471F6B" w:rsidTr="004976D9">
        <w:trPr>
          <w:trHeight w:val="576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RINDO ASIA INFRASTRUCTURE,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IMA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lamat Sempu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SM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BUANA ARTHA ANUGERAH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TAR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CBP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CBP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F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 ALLOY STEEL UNIVERS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RAS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LBE FARM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LBF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APFA COMFEED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PFA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EMBO CABLE COMPANY Tbk.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ECC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Unilever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UNVR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RICKY PUTRA GLOBAL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ICY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PT </w:t>
            </w: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emen Indonesia (Persero)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GR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 KOMODITI KORPO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CF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patu Bata Tbk.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TA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MEGA PERINTI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ZONE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UNSON TEXTILE MANUFACTURER Tbk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STM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BELINDO MURNI Tbk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M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OTOPART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UTO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NO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NO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SARANACENTRAL BAJATAM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JA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WIJAYA KARYA BETON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TON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MANDOM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CID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RAMIKA INDONESIA ASSOSIASI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AS</w:t>
            </w:r>
          </w:p>
        </w:tc>
      </w:tr>
      <w:tr w:rsidR="00471F6B" w:rsidTr="004976D9">
        <w:trPr>
          <w:trHeight w:val="288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RWANA CITRAMUL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RM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NIPPON INDOSARI CORP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OT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21</w:t>
            </w: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PT INDOMOBIL SUKSES </w:t>
            </w: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TERNAS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M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TRISULA TEXTILE INDUSTRIE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ELL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RANA MEGATA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MT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DAWUNG SETIA INDUSTRI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DS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FAJAR SURYA WISES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SW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MI Wire and Cable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Internat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I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TM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MIN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SPRING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Hanjaya Mandala Sampoe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MSP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GAJAH TUNGG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JTL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UDANG GARAM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GR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ARUDA METAL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OLT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RINDO ASIA INFRASTRUCTURE,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IM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lamat Sempu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S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BUANA ARTHA ANUGERAH</w:t>
            </w: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TA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CBP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CBP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 ALLOY STEEL UNIVERS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R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LBE FARM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LB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APFA COMFEED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PF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EMBO CABLE COMPANY Tbk.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ECC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PT Unilever Indonesia </w:t>
            </w: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UNV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RICKY PUTRA GLOBALINDO Tbk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ICY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men Indonesia (Persero) Tbk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G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 KOMODITI KORPO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C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patu Bata Tbk.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T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MEGA PERINTI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ZONE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UNSON TEXTILE MANUFACTURE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ST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BELINDO MURNI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OTOPART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UTO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NO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NO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SARANACENTRAL BAJATAM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J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WIJAYA KARYA BETON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TON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MANDOM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CID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RAMIKA INDONESIA ASSOSIASI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RWANA CITRAMUL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RM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PT NIPPON INDOSARI </w:t>
            </w: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ORP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OT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7819B8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22</w:t>
            </w: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MOBIL SUKSES INTERNAS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M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TRISULA TEXTILE INDUSTRIE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ELL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RANA MEGATA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MT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DAWUNG SETIA INDUSTRI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DS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FAJAR SURYA WISES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SW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MI Wire and Cable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Internation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SII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TM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MIN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SPRING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Hanjaya Mandala Sampoe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MSP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GAJAH TUNGGAL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JTL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UDANG GARAM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GGR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GARUDA METAL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OLT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RINDO ASIA INFRASTRUCTURE,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IM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lamat Sempurn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S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BUANA ARTHA ANUGERAH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TA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CBP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CBP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FOOD SUKSES MAKMU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D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PRIMA ALLOY STEEL UNIVERSAL Tbk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R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LBE FARMA TBK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LB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APFA COMFEED INDONESIA Tbk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PF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JEMBO CABLE COMPANY Tbk.</w:t>
            </w:r>
          </w:p>
        </w:tc>
        <w:tc>
          <w:tcPr>
            <w:tcW w:w="142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JECC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Unilever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UNV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RICKY PUTRA GLOBAL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ICY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men Indonesia (Persero)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MGR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INDO KOMODITI KORPOR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INCF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epatu Bata Tbk.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T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MEGA PERINTI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ZONE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SUNSON TEXTILE MANUFACTURER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ST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ABELINDO MURNI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BLM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STRA OTOPARTS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UTO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INO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NO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SARANACENTRAL BAJATAM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BAJ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WIJAYA KARYA BETON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TON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. MANDOM INDONES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CID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KERAMIKA INDONESIA ASSOSIASI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KIAS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ARWANA CITRAMULIA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ARMA</w:t>
            </w:r>
          </w:p>
        </w:tc>
      </w:tr>
      <w:tr w:rsidR="00471F6B" w:rsidTr="004976D9">
        <w:trPr>
          <w:trHeight w:val="300"/>
        </w:trPr>
        <w:tc>
          <w:tcPr>
            <w:tcW w:w="108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904B4F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4480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T NIPPON INDOSARI CORPINDO TBK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04B4F" w:rsidRPr="00364EED" w:rsidRDefault="008366EA" w:rsidP="004976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364E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OTI</w:t>
            </w:r>
          </w:p>
        </w:tc>
      </w:tr>
    </w:tbl>
    <w:p w:rsidR="00904B4F" w:rsidRDefault="00904B4F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A1312F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el 4.1</w:t>
      </w:r>
    </w:p>
    <w:p w:rsidR="00A1312F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 Uji Statistik Deskriptif</w:t>
      </w:r>
    </w:p>
    <w:tbl>
      <w:tblPr>
        <w:tblW w:w="7229" w:type="dxa"/>
        <w:tblInd w:w="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6"/>
        <w:gridCol w:w="709"/>
        <w:gridCol w:w="992"/>
        <w:gridCol w:w="992"/>
        <w:gridCol w:w="992"/>
        <w:gridCol w:w="1418"/>
      </w:tblGrid>
      <w:tr w:rsidR="00471F6B" w:rsidTr="004976D9">
        <w:trPr>
          <w:cantSplit/>
        </w:trPr>
        <w:tc>
          <w:tcPr>
            <w:tcW w:w="72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1312F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1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nure Audit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2</w:t>
            </w:r>
          </w:p>
        </w:tc>
        <w:tc>
          <w:tcPr>
            <w:tcW w:w="141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47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53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502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mite Audit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298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6954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ualitas Laba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7.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3.4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364</w:t>
            </w:r>
          </w:p>
        </w:tc>
        <w:tc>
          <w:tcPr>
            <w:tcW w:w="141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.8165</w:t>
            </w:r>
          </w:p>
        </w:tc>
      </w:tr>
      <w:tr w:rsidR="00471F6B" w:rsidTr="004976D9">
        <w:trPr>
          <w:cantSplit/>
        </w:trPr>
        <w:tc>
          <w:tcPr>
            <w:tcW w:w="212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1312F" w:rsidRDefault="008366EA" w:rsidP="00A1312F">
      <w:pPr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>Sumber: data sekunder diolah (2023)</w:t>
      </w:r>
    </w:p>
    <w:p w:rsidR="00A1312F" w:rsidRPr="00364EED" w:rsidRDefault="00A1312F" w:rsidP="00A1312F">
      <w:pPr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A1312F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Tabel 4.2</w:t>
      </w:r>
    </w:p>
    <w:p w:rsidR="00A1312F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 Uji normalitas Data</w:t>
      </w:r>
    </w:p>
    <w:tbl>
      <w:tblPr>
        <w:tblW w:w="6946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326"/>
        <w:gridCol w:w="2337"/>
        <w:gridCol w:w="1582"/>
        <w:gridCol w:w="1701"/>
      </w:tblGrid>
      <w:tr w:rsidR="00471F6B" w:rsidTr="004976D9">
        <w:trPr>
          <w:cantSplit/>
        </w:trPr>
        <w:tc>
          <w:tcPr>
            <w:tcW w:w="69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1312F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One-Sample Kolmogorov-Smirnov Test</w:t>
            </w:r>
          </w:p>
        </w:tc>
      </w:tr>
      <w:tr w:rsidR="00471F6B" w:rsidTr="004976D9">
        <w:trPr>
          <w:cantSplit/>
        </w:trPr>
        <w:tc>
          <w:tcPr>
            <w:tcW w:w="5245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471F6B" w:rsidTr="004976D9">
        <w:trPr>
          <w:cantSplit/>
        </w:trPr>
        <w:tc>
          <w:tcPr>
            <w:tcW w:w="5245" w:type="dxa"/>
            <w:gridSpan w:val="3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701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rmal Parameters</w:t>
            </w: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0002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23602642.93023500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st Extreme Differences</w:t>
            </w: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solute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27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27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96</w:t>
            </w:r>
          </w:p>
        </w:tc>
      </w:tr>
      <w:tr w:rsidR="00471F6B" w:rsidTr="004976D9">
        <w:trPr>
          <w:cantSplit/>
        </w:trPr>
        <w:tc>
          <w:tcPr>
            <w:tcW w:w="5245" w:type="dxa"/>
            <w:gridSpan w:val="3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st Statistic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27</w:t>
            </w:r>
          </w:p>
        </w:tc>
      </w:tr>
      <w:tr w:rsidR="00471F6B" w:rsidTr="004976D9">
        <w:trPr>
          <w:cantSplit/>
        </w:trPr>
        <w:tc>
          <w:tcPr>
            <w:tcW w:w="5245" w:type="dxa"/>
            <w:gridSpan w:val="3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ymp. Sig. (2-tailed)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nte Carlo Sig. (2-tailed)</w:t>
            </w:r>
          </w:p>
        </w:tc>
        <w:tc>
          <w:tcPr>
            <w:tcW w:w="391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1</w:t>
            </w: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</w:tr>
      <w:tr w:rsidR="00471F6B" w:rsidTr="004976D9">
        <w:trPr>
          <w:cantSplit/>
        </w:trPr>
        <w:tc>
          <w:tcPr>
            <w:tcW w:w="132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37" w:type="dxa"/>
            <w:vMerge w:val="restart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% Confidence Interval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ower Bound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6</w:t>
            </w:r>
          </w:p>
        </w:tc>
      </w:tr>
      <w:tr w:rsidR="00471F6B" w:rsidTr="004976D9">
        <w:trPr>
          <w:cantSplit/>
          <w:trHeight w:val="40"/>
        </w:trPr>
        <w:tc>
          <w:tcPr>
            <w:tcW w:w="1326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37" w:type="dxa"/>
            <w:vMerge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F51399" w:rsidRDefault="00A1312F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pper Bound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7</w:t>
            </w:r>
          </w:p>
        </w:tc>
      </w:tr>
      <w:tr w:rsidR="00471F6B" w:rsidTr="004976D9">
        <w:trPr>
          <w:cantSplit/>
        </w:trPr>
        <w:tc>
          <w:tcPr>
            <w:tcW w:w="69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Test distribution is Normal.</w:t>
            </w:r>
          </w:p>
        </w:tc>
      </w:tr>
      <w:tr w:rsidR="00471F6B" w:rsidTr="004976D9">
        <w:trPr>
          <w:cantSplit/>
        </w:trPr>
        <w:tc>
          <w:tcPr>
            <w:tcW w:w="69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Calculated from data.</w:t>
            </w:r>
          </w:p>
        </w:tc>
      </w:tr>
      <w:tr w:rsidR="00471F6B" w:rsidTr="004976D9">
        <w:trPr>
          <w:cantSplit/>
        </w:trPr>
        <w:tc>
          <w:tcPr>
            <w:tcW w:w="69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. Lilliefors Significance Correction.</w:t>
            </w:r>
          </w:p>
        </w:tc>
      </w:tr>
      <w:tr w:rsidR="00471F6B" w:rsidTr="004976D9">
        <w:trPr>
          <w:cantSplit/>
        </w:trPr>
        <w:tc>
          <w:tcPr>
            <w:tcW w:w="694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F51399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39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. Based on 10000 sampled tables with starting seed 743671174.</w:t>
            </w:r>
          </w:p>
        </w:tc>
      </w:tr>
    </w:tbl>
    <w:p w:rsidR="00904B4F" w:rsidRDefault="00904B4F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A1312F" w:rsidRPr="00364EED" w:rsidRDefault="008366EA" w:rsidP="0002527E">
      <w:pPr>
        <w:spacing w:after="0"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el 4.3</w:t>
      </w:r>
    </w:p>
    <w:p w:rsidR="00A1312F" w:rsidRPr="0002527E" w:rsidRDefault="008366EA" w:rsidP="0002527E">
      <w:pPr>
        <w:spacing w:after="0"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Hasil Uji Multikolinieritas</w:t>
      </w:r>
    </w:p>
    <w:tbl>
      <w:tblPr>
        <w:tblW w:w="7229" w:type="dxa"/>
        <w:tblInd w:w="54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4354"/>
        <w:gridCol w:w="1276"/>
        <w:gridCol w:w="1559"/>
      </w:tblGrid>
      <w:tr w:rsidR="00471F6B" w:rsidTr="004976D9">
        <w:trPr>
          <w:cantSplit/>
        </w:trPr>
        <w:tc>
          <w:tcPr>
            <w:tcW w:w="4394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835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471F6B" w:rsidTr="004976D9">
        <w:trPr>
          <w:cantSplit/>
        </w:trPr>
        <w:tc>
          <w:tcPr>
            <w:tcW w:w="4394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1559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IF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35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nure Audit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54</w:t>
            </w:r>
          </w:p>
        </w:tc>
        <w:tc>
          <w:tcPr>
            <w:tcW w:w="155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0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27</w:t>
            </w:r>
          </w:p>
        </w:tc>
        <w:tc>
          <w:tcPr>
            <w:tcW w:w="155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79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35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mite Audit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89</w:t>
            </w:r>
          </w:p>
        </w:tc>
        <w:tc>
          <w:tcPr>
            <w:tcW w:w="155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5</w:t>
            </w:r>
          </w:p>
        </w:tc>
      </w:tr>
    </w:tbl>
    <w:p w:rsidR="00A1312F" w:rsidRPr="00364EED" w:rsidRDefault="008366EA" w:rsidP="00A1312F">
      <w:pPr>
        <w:numPr>
          <w:ilvl w:val="0"/>
          <w:numId w:val="1"/>
        </w:num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 xml:space="preserve">Dependent Variable: Kualitas Laba </w:t>
      </w:r>
    </w:p>
    <w:p w:rsidR="00A1312F" w:rsidRPr="00364EED" w:rsidRDefault="008366EA" w:rsidP="00A1312F">
      <w:pPr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>Sumber: data sekunder diolah (2023)</w:t>
      </w:r>
    </w:p>
    <w:p w:rsidR="00A1312F" w:rsidRDefault="00A1312F" w:rsidP="00904B4F">
      <w:pPr>
        <w:rPr>
          <w:rFonts w:ascii="Times New Roman" w:hAnsi="Times New Roman" w:cs="Times New Roman"/>
          <w:b/>
          <w:sz w:val="24"/>
        </w:rPr>
      </w:pPr>
    </w:p>
    <w:p w:rsidR="00A1312F" w:rsidRPr="00364EED" w:rsidRDefault="008366EA" w:rsidP="0002527E">
      <w:pPr>
        <w:spacing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Tabel 4.4</w:t>
      </w:r>
    </w:p>
    <w:p w:rsidR="00A1312F" w:rsidRPr="00364EED" w:rsidRDefault="008366EA" w:rsidP="0002527E">
      <w:pPr>
        <w:spacing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</w:t>
      </w:r>
      <w:r w:rsidRPr="00364EED">
        <w:rPr>
          <w:rFonts w:ascii="Times New Roman" w:hAnsi="Times New Roman" w:cs="Times New Roman"/>
          <w:b/>
          <w:bCs/>
          <w:sz w:val="24"/>
          <w:szCs w:val="24"/>
        </w:rPr>
        <w:t xml:space="preserve"> Uji Autokorelas</w:t>
      </w:r>
    </w:p>
    <w:tbl>
      <w:tblPr>
        <w:tblW w:w="7371" w:type="dxa"/>
        <w:tblInd w:w="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851"/>
        <w:gridCol w:w="1134"/>
        <w:gridCol w:w="1559"/>
        <w:gridCol w:w="1559"/>
        <w:gridCol w:w="1559"/>
      </w:tblGrid>
      <w:tr w:rsidR="00471F6B" w:rsidTr="004976D9">
        <w:trPr>
          <w:cantSplit/>
        </w:trPr>
        <w:tc>
          <w:tcPr>
            <w:tcW w:w="73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471F6B" w:rsidTr="004976D9">
        <w:trPr>
          <w:cantSplit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471F6B" w:rsidTr="004976D9">
        <w:trPr>
          <w:cantSplit/>
        </w:trPr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38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26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.6729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21</w:t>
            </w:r>
          </w:p>
        </w:tc>
      </w:tr>
      <w:tr w:rsidR="00471F6B" w:rsidTr="004976D9">
        <w:trPr>
          <w:cantSplit/>
        </w:trPr>
        <w:tc>
          <w:tcPr>
            <w:tcW w:w="73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Predictors: (Constant), Komite Audit, Reputasi KAP, Tenure Audit</w:t>
            </w:r>
          </w:p>
        </w:tc>
      </w:tr>
      <w:tr w:rsidR="00471F6B" w:rsidTr="004976D9">
        <w:trPr>
          <w:cantSplit/>
        </w:trPr>
        <w:tc>
          <w:tcPr>
            <w:tcW w:w="73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Dependent Variable: Kualitas Laba</w:t>
            </w:r>
          </w:p>
        </w:tc>
      </w:tr>
    </w:tbl>
    <w:p w:rsidR="006E5282" w:rsidRDefault="008366EA" w:rsidP="0002527E">
      <w:pPr>
        <w:ind w:firstLine="426"/>
        <w:contextualSpacing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>Sumber: data sekunder diolah (2023)</w:t>
      </w:r>
    </w:p>
    <w:p w:rsidR="007D002B" w:rsidRPr="0002527E" w:rsidRDefault="007D002B" w:rsidP="0002527E">
      <w:pPr>
        <w:ind w:firstLine="426"/>
        <w:contextualSpacing/>
        <w:rPr>
          <w:rFonts w:ascii="Times New Roman" w:hAnsi="Times New Roman" w:cs="Times New Roman"/>
          <w:sz w:val="24"/>
          <w:szCs w:val="24"/>
        </w:rPr>
      </w:pPr>
    </w:p>
    <w:p w:rsidR="00A1312F" w:rsidRPr="00364EED" w:rsidRDefault="008366EA" w:rsidP="0002527E">
      <w:pPr>
        <w:spacing w:after="0" w:line="360" w:lineRule="auto"/>
        <w:ind w:hanging="851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Tabel 4.5</w:t>
      </w:r>
    </w:p>
    <w:p w:rsidR="00A1312F" w:rsidRPr="00364EED" w:rsidRDefault="008366EA" w:rsidP="0002527E">
      <w:pPr>
        <w:spacing w:after="0" w:line="360" w:lineRule="auto"/>
        <w:ind w:hanging="851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 Uji Heteroskedastisitas</w:t>
      </w:r>
    </w:p>
    <w:tbl>
      <w:tblPr>
        <w:tblW w:w="7371" w:type="dxa"/>
        <w:tblInd w:w="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1517"/>
        <w:gridCol w:w="1276"/>
        <w:gridCol w:w="1277"/>
        <w:gridCol w:w="1276"/>
        <w:gridCol w:w="992"/>
        <w:gridCol w:w="993"/>
      </w:tblGrid>
      <w:tr w:rsidR="00471F6B" w:rsidTr="006E5282">
        <w:trPr>
          <w:cantSplit/>
        </w:trPr>
        <w:tc>
          <w:tcPr>
            <w:tcW w:w="737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A1312F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471F6B" w:rsidTr="006E5282">
        <w:trPr>
          <w:cantSplit/>
        </w:trPr>
        <w:tc>
          <w:tcPr>
            <w:tcW w:w="155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53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93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471F6B" w:rsidTr="006E5282">
        <w:trPr>
          <w:cantSplit/>
        </w:trPr>
        <w:tc>
          <w:tcPr>
            <w:tcW w:w="155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7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27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99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471F6B" w:rsidTr="006E5282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546</w:t>
            </w:r>
          </w:p>
        </w:tc>
        <w:tc>
          <w:tcPr>
            <w:tcW w:w="127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.173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02</w:t>
            </w:r>
          </w:p>
        </w:tc>
        <w:tc>
          <w:tcPr>
            <w:tcW w:w="99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73</w:t>
            </w:r>
          </w:p>
        </w:tc>
      </w:tr>
      <w:tr w:rsidR="00471F6B" w:rsidTr="006E528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nure Audit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75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86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6</w:t>
            </w:r>
          </w:p>
        </w:tc>
        <w:tc>
          <w:tcPr>
            <w:tcW w:w="9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55</w:t>
            </w:r>
          </w:p>
        </w:tc>
      </w:tr>
      <w:tr w:rsidR="00471F6B" w:rsidTr="006E528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0.098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60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79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801</w:t>
            </w:r>
          </w:p>
        </w:tc>
        <w:tc>
          <w:tcPr>
            <w:tcW w:w="9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425</w:t>
            </w:r>
          </w:p>
        </w:tc>
      </w:tr>
      <w:tr w:rsidR="00471F6B" w:rsidTr="006E528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1312F" w:rsidRPr="00364EED" w:rsidRDefault="00A1312F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mite Audit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752</w:t>
            </w:r>
          </w:p>
        </w:tc>
        <w:tc>
          <w:tcPr>
            <w:tcW w:w="127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420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10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101</w:t>
            </w:r>
          </w:p>
        </w:tc>
        <w:tc>
          <w:tcPr>
            <w:tcW w:w="99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1312F" w:rsidRPr="00364EED" w:rsidRDefault="008366EA" w:rsidP="004976D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19</w:t>
            </w:r>
          </w:p>
        </w:tc>
      </w:tr>
    </w:tbl>
    <w:p w:rsidR="006E5282" w:rsidRPr="00364EED" w:rsidRDefault="008366EA" w:rsidP="006E5282">
      <w:pPr>
        <w:numPr>
          <w:ilvl w:val="0"/>
          <w:numId w:val="2"/>
        </w:numPr>
        <w:autoSpaceDE w:val="0"/>
        <w:autoSpaceDN w:val="0"/>
        <w:adjustRightInd w:val="0"/>
        <w:spacing w:after="0" w:line="320" w:lineRule="atLeast"/>
        <w:ind w:right="60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4EED">
        <w:rPr>
          <w:rFonts w:ascii="Times New Roman" w:hAnsi="Times New Roman" w:cs="Times New Roman"/>
          <w:color w:val="000000"/>
          <w:sz w:val="24"/>
          <w:szCs w:val="24"/>
        </w:rPr>
        <w:t>Dependent Variable: Kualitas Laba</w:t>
      </w:r>
    </w:p>
    <w:p w:rsidR="007D002B" w:rsidRDefault="008366EA" w:rsidP="007D002B">
      <w:pPr>
        <w:autoSpaceDE w:val="0"/>
        <w:autoSpaceDN w:val="0"/>
        <w:adjustRightInd w:val="0"/>
        <w:spacing w:after="0" w:line="320" w:lineRule="atLeast"/>
        <w:ind w:left="420" w:right="6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 xml:space="preserve">Sumber: data sekunder diolah (2023) </w:t>
      </w:r>
    </w:p>
    <w:p w:rsidR="007D002B" w:rsidRPr="007D002B" w:rsidRDefault="007D002B" w:rsidP="007D002B">
      <w:pPr>
        <w:autoSpaceDE w:val="0"/>
        <w:autoSpaceDN w:val="0"/>
        <w:adjustRightInd w:val="0"/>
        <w:spacing w:after="0" w:line="320" w:lineRule="atLeast"/>
        <w:ind w:left="420" w:right="6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6E5282" w:rsidRPr="00364EED" w:rsidRDefault="008366EA" w:rsidP="0002527E">
      <w:pPr>
        <w:spacing w:after="0" w:line="36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  <w:bookmarkStart w:id="1" w:name="_Toc140395878"/>
      <w:r w:rsidRPr="00364EED">
        <w:rPr>
          <w:rFonts w:ascii="Times New Roman" w:hAnsi="Times New Roman" w:cs="Times New Roman"/>
          <w:b/>
          <w:sz w:val="24"/>
          <w:szCs w:val="24"/>
        </w:rPr>
        <w:lastRenderedPageBreak/>
        <w:t>Tabel 4.6</w:t>
      </w:r>
      <w:bookmarkEnd w:id="1"/>
      <w:r w:rsidRPr="00364EE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E5282" w:rsidRPr="00364EED" w:rsidRDefault="008366EA" w:rsidP="0002527E">
      <w:pPr>
        <w:spacing w:after="0" w:line="36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  <w:bookmarkStart w:id="2" w:name="_Toc140395879"/>
      <w:r w:rsidRPr="00364EED">
        <w:rPr>
          <w:rFonts w:ascii="Times New Roman" w:hAnsi="Times New Roman" w:cs="Times New Roman"/>
          <w:b/>
          <w:sz w:val="24"/>
          <w:szCs w:val="24"/>
        </w:rPr>
        <w:t>Hasil Analisis Regresi Linier Berganda</w:t>
      </w:r>
      <w:bookmarkEnd w:id="2"/>
    </w:p>
    <w:tbl>
      <w:tblPr>
        <w:tblW w:w="7655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2225"/>
        <w:gridCol w:w="1133"/>
        <w:gridCol w:w="992"/>
        <w:gridCol w:w="9"/>
        <w:gridCol w:w="1412"/>
        <w:gridCol w:w="850"/>
        <w:gridCol w:w="994"/>
      </w:tblGrid>
      <w:tr w:rsidR="00471F6B" w:rsidTr="004976D9">
        <w:trPr>
          <w:cantSplit/>
        </w:trPr>
        <w:tc>
          <w:tcPr>
            <w:tcW w:w="765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5282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471F6B" w:rsidTr="004976D9">
        <w:trPr>
          <w:cantSplit/>
        </w:trPr>
        <w:tc>
          <w:tcPr>
            <w:tcW w:w="226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134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standardized 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efficients</w:t>
            </w:r>
          </w:p>
        </w:tc>
        <w:tc>
          <w:tcPr>
            <w:tcW w:w="1412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9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471F6B" w:rsidTr="004976D9">
        <w:trPr>
          <w:cantSplit/>
        </w:trPr>
        <w:tc>
          <w:tcPr>
            <w:tcW w:w="226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3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001" w:type="dxa"/>
            <w:gridSpan w:val="2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1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471F6B" w:rsidTr="004976D9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22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13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68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514</w:t>
            </w:r>
          </w:p>
        </w:tc>
        <w:tc>
          <w:tcPr>
            <w:tcW w:w="1421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75</w:t>
            </w:r>
          </w:p>
        </w:tc>
        <w:tc>
          <w:tcPr>
            <w:tcW w:w="99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nure Audit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3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15</w:t>
            </w:r>
          </w:p>
        </w:tc>
        <w:tc>
          <w:tcPr>
            <w:tcW w:w="1421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053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3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62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68</w:t>
            </w:r>
          </w:p>
        </w:tc>
        <w:tc>
          <w:tcPr>
            <w:tcW w:w="1421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316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3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mite Audit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66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6</w:t>
            </w:r>
          </w:p>
        </w:tc>
        <w:tc>
          <w:tcPr>
            <w:tcW w:w="1421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176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05</w:t>
            </w:r>
          </w:p>
        </w:tc>
        <w:tc>
          <w:tcPr>
            <w:tcW w:w="99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13</w:t>
            </w:r>
          </w:p>
        </w:tc>
      </w:tr>
      <w:tr w:rsidR="00471F6B" w:rsidTr="004976D9">
        <w:trPr>
          <w:cantSplit/>
        </w:trPr>
        <w:tc>
          <w:tcPr>
            <w:tcW w:w="765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Kualitas Laba</w:t>
            </w:r>
          </w:p>
        </w:tc>
      </w:tr>
    </w:tbl>
    <w:p w:rsidR="006E5282" w:rsidRPr="00364EED" w:rsidRDefault="008366EA" w:rsidP="006E528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  <w:r w:rsidRPr="00364EED">
        <w:rPr>
          <w:rFonts w:ascii="Times New Roman" w:hAnsi="Times New Roman" w:cs="Times New Roman"/>
          <w:sz w:val="24"/>
          <w:szCs w:val="24"/>
        </w:rPr>
        <w:t xml:space="preserve">Sumber: data sekunder diolah (2023) </w:t>
      </w:r>
    </w:p>
    <w:p w:rsidR="006E5282" w:rsidRDefault="006E5282" w:rsidP="00904B4F">
      <w:pPr>
        <w:rPr>
          <w:rFonts w:ascii="Times New Roman" w:hAnsi="Times New Roman" w:cs="Times New Roman"/>
          <w:b/>
          <w:sz w:val="24"/>
        </w:rPr>
      </w:pPr>
    </w:p>
    <w:p w:rsidR="006E5282" w:rsidRDefault="006E5282" w:rsidP="00904B4F">
      <w:pPr>
        <w:rPr>
          <w:rFonts w:ascii="Times New Roman" w:hAnsi="Times New Roman" w:cs="Times New Roman"/>
          <w:b/>
          <w:sz w:val="24"/>
        </w:rPr>
      </w:pPr>
    </w:p>
    <w:p w:rsidR="006E5282" w:rsidRPr="00364EED" w:rsidRDefault="008366EA" w:rsidP="0002527E">
      <w:pPr>
        <w:spacing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Tabel 4.7</w:t>
      </w:r>
    </w:p>
    <w:p w:rsidR="006E5282" w:rsidRPr="00364EED" w:rsidRDefault="008366EA" w:rsidP="0002527E">
      <w:pPr>
        <w:spacing w:line="36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 Uji Kelayakan Model</w:t>
      </w:r>
    </w:p>
    <w:tbl>
      <w:tblPr>
        <w:tblW w:w="7655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2083"/>
        <w:gridCol w:w="1700"/>
        <w:gridCol w:w="10"/>
        <w:gridCol w:w="981"/>
        <w:gridCol w:w="8"/>
        <w:gridCol w:w="1272"/>
        <w:gridCol w:w="708"/>
        <w:gridCol w:w="853"/>
      </w:tblGrid>
      <w:tr w:rsidR="00471F6B" w:rsidTr="004976D9">
        <w:trPr>
          <w:cantSplit/>
        </w:trPr>
        <w:tc>
          <w:tcPr>
            <w:tcW w:w="765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5282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NOVA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471F6B" w:rsidTr="004976D9">
        <w:trPr>
          <w:cantSplit/>
        </w:trPr>
        <w:tc>
          <w:tcPr>
            <w:tcW w:w="212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71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m of Squares</w:t>
            </w:r>
          </w:p>
        </w:tc>
        <w:tc>
          <w:tcPr>
            <w:tcW w:w="989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27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08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gression</w:t>
            </w:r>
          </w:p>
        </w:tc>
        <w:tc>
          <w:tcPr>
            <w:tcW w:w="17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352</w:t>
            </w:r>
          </w:p>
        </w:tc>
        <w:tc>
          <w:tcPr>
            <w:tcW w:w="991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80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117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21</w:t>
            </w:r>
          </w:p>
        </w:tc>
        <w:tc>
          <w:tcPr>
            <w:tcW w:w="85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dual</w:t>
            </w:r>
          </w:p>
        </w:tc>
        <w:tc>
          <w:tcPr>
            <w:tcW w:w="17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91</w:t>
            </w:r>
          </w:p>
        </w:tc>
        <w:tc>
          <w:tcPr>
            <w:tcW w:w="991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280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9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8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7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7.343</w:t>
            </w:r>
          </w:p>
        </w:tc>
        <w:tc>
          <w:tcPr>
            <w:tcW w:w="991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1280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1F6B" w:rsidTr="004976D9">
        <w:trPr>
          <w:cantSplit/>
        </w:trPr>
        <w:tc>
          <w:tcPr>
            <w:tcW w:w="7655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5282" w:rsidRPr="00DB0BD9" w:rsidRDefault="008366EA" w:rsidP="006E5282">
            <w:pPr>
              <w:numPr>
                <w:ilvl w:val="0"/>
                <w:numId w:val="3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contextualSpacing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B0BD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pendent Variable: Kualitas Laba</w:t>
            </w:r>
          </w:p>
          <w:p w:rsidR="006E5282" w:rsidRPr="00DB0BD9" w:rsidRDefault="008366EA" w:rsidP="006E5282">
            <w:pPr>
              <w:numPr>
                <w:ilvl w:val="0"/>
                <w:numId w:val="3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contextualSpacing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B0BD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edictors: (Constant), Komite Audit, Reputasi KAP, Tenure Audit</w:t>
            </w:r>
          </w:p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mber: data sekunder diolah (2023)</w:t>
            </w:r>
          </w:p>
          <w:p w:rsidR="006E5282" w:rsidRPr="00DB0BD9" w:rsidRDefault="006E5282" w:rsidP="004976D9">
            <w:pPr>
              <w:autoSpaceDE w:val="0"/>
              <w:autoSpaceDN w:val="0"/>
              <w:adjustRightInd w:val="0"/>
              <w:spacing w:after="0" w:line="320" w:lineRule="atLeast"/>
              <w:ind w:right="60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:rsidR="006E5282" w:rsidRDefault="006E5282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7D002B" w:rsidRDefault="007D002B" w:rsidP="00904B4F">
      <w:pPr>
        <w:rPr>
          <w:rFonts w:ascii="Times New Roman" w:hAnsi="Times New Roman" w:cs="Times New Roman"/>
          <w:b/>
          <w:sz w:val="24"/>
        </w:rPr>
      </w:pPr>
    </w:p>
    <w:p w:rsidR="006E5282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el 4.8</w:t>
      </w:r>
    </w:p>
    <w:p w:rsidR="006E5282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Hasil Uji Signifikansi Individual (Uji T)</w:t>
      </w:r>
    </w:p>
    <w:tbl>
      <w:tblPr>
        <w:tblW w:w="7655" w:type="dxa"/>
        <w:tblInd w:w="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2225"/>
        <w:gridCol w:w="1133"/>
        <w:gridCol w:w="992"/>
        <w:gridCol w:w="9"/>
        <w:gridCol w:w="1412"/>
        <w:gridCol w:w="850"/>
        <w:gridCol w:w="994"/>
      </w:tblGrid>
      <w:tr w:rsidR="00471F6B" w:rsidTr="004976D9">
        <w:trPr>
          <w:cantSplit/>
        </w:trPr>
        <w:tc>
          <w:tcPr>
            <w:tcW w:w="765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5282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471F6B" w:rsidTr="004976D9">
        <w:trPr>
          <w:cantSplit/>
        </w:trPr>
        <w:tc>
          <w:tcPr>
            <w:tcW w:w="226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134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12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9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471F6B" w:rsidTr="004976D9">
        <w:trPr>
          <w:cantSplit/>
        </w:trPr>
        <w:tc>
          <w:tcPr>
            <w:tcW w:w="226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3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001" w:type="dxa"/>
            <w:gridSpan w:val="2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1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471F6B" w:rsidTr="004976D9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22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13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68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514</w:t>
            </w:r>
          </w:p>
        </w:tc>
        <w:tc>
          <w:tcPr>
            <w:tcW w:w="1421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75</w:t>
            </w:r>
          </w:p>
        </w:tc>
        <w:tc>
          <w:tcPr>
            <w:tcW w:w="99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nure Audit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3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15</w:t>
            </w:r>
          </w:p>
        </w:tc>
        <w:tc>
          <w:tcPr>
            <w:tcW w:w="1421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053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3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62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68</w:t>
            </w:r>
          </w:p>
        </w:tc>
        <w:tc>
          <w:tcPr>
            <w:tcW w:w="1421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316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3</w:t>
            </w:r>
          </w:p>
        </w:tc>
      </w:tr>
      <w:tr w:rsidR="00471F6B" w:rsidTr="004976D9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5282" w:rsidRPr="00364EED" w:rsidRDefault="006E5282" w:rsidP="004976D9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22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mite Audit</w:t>
            </w:r>
          </w:p>
        </w:tc>
        <w:tc>
          <w:tcPr>
            <w:tcW w:w="113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66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6</w:t>
            </w:r>
          </w:p>
        </w:tc>
        <w:tc>
          <w:tcPr>
            <w:tcW w:w="1421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176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05</w:t>
            </w:r>
          </w:p>
        </w:tc>
        <w:tc>
          <w:tcPr>
            <w:tcW w:w="99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13</w:t>
            </w:r>
          </w:p>
        </w:tc>
      </w:tr>
      <w:tr w:rsidR="00471F6B" w:rsidTr="004976D9">
        <w:trPr>
          <w:cantSplit/>
        </w:trPr>
        <w:tc>
          <w:tcPr>
            <w:tcW w:w="765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Kualitas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Laba</w:t>
            </w:r>
          </w:p>
        </w:tc>
      </w:tr>
    </w:tbl>
    <w:p w:rsidR="006E5282" w:rsidRPr="0002527E" w:rsidRDefault="008366EA" w:rsidP="006E5282">
      <w:pPr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      </w:t>
      </w:r>
      <w:r w:rsidRPr="0002527E">
        <w:rPr>
          <w:rFonts w:ascii="Times New Roman" w:hAnsi="Times New Roman" w:cs="Times New Roman"/>
          <w:bCs/>
          <w:sz w:val="24"/>
          <w:szCs w:val="24"/>
        </w:rPr>
        <w:t>Sumber: data sekunder diolah (2023)</w:t>
      </w:r>
    </w:p>
    <w:p w:rsidR="0002527E" w:rsidRDefault="0002527E" w:rsidP="00904B4F">
      <w:pPr>
        <w:rPr>
          <w:rFonts w:ascii="Times New Roman" w:hAnsi="Times New Roman" w:cs="Times New Roman"/>
          <w:b/>
          <w:sz w:val="24"/>
        </w:rPr>
      </w:pPr>
    </w:p>
    <w:p w:rsidR="006E5282" w:rsidRPr="00364EED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>Tabel 4.8</w:t>
      </w:r>
    </w:p>
    <w:p w:rsidR="0002527E" w:rsidRDefault="008366EA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4EED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r>
        <w:rPr>
          <w:rFonts w:ascii="Times New Roman" w:hAnsi="Times New Roman" w:cs="Times New Roman"/>
          <w:b/>
          <w:bCs/>
          <w:sz w:val="24"/>
          <w:szCs w:val="24"/>
        </w:rPr>
        <w:t>Koefisien Determinasi</w:t>
      </w:r>
    </w:p>
    <w:p w:rsidR="0002527E" w:rsidRPr="00A66FF6" w:rsidRDefault="0002527E" w:rsidP="0002527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W w:w="5872" w:type="dxa"/>
        <w:tblInd w:w="91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471F6B" w:rsidTr="0002527E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5282" w:rsidRPr="00364EED" w:rsidRDefault="008366EA" w:rsidP="0002527E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    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364E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471F6B" w:rsidTr="0002527E"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 of the Estimate</w:t>
            </w:r>
          </w:p>
        </w:tc>
      </w:tr>
      <w:tr w:rsidR="00471F6B" w:rsidTr="0002527E"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463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15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84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3955</w:t>
            </w:r>
          </w:p>
        </w:tc>
      </w:tr>
      <w:tr w:rsidR="00471F6B" w:rsidTr="0002527E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. Predictors: (Constant), Komite Audit, </w:t>
            </w: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utasi KAP, Tenure Audit</w:t>
            </w:r>
          </w:p>
        </w:tc>
      </w:tr>
      <w:tr w:rsidR="00471F6B" w:rsidTr="0002527E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5282" w:rsidRPr="00364EED" w:rsidRDefault="008366EA" w:rsidP="004976D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64E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Dependent Variable: Kualitas Laba</w:t>
            </w:r>
          </w:p>
        </w:tc>
      </w:tr>
    </w:tbl>
    <w:p w:rsidR="006E5282" w:rsidRPr="0002527E" w:rsidRDefault="008366EA" w:rsidP="0002527E">
      <w:pPr>
        <w:jc w:val="both"/>
        <w:rPr>
          <w:rFonts w:ascii="Times New Roman" w:hAnsi="Times New Roman" w:cs="Times New Roman"/>
          <w:sz w:val="24"/>
          <w:szCs w:val="24"/>
        </w:rPr>
      </w:pPr>
      <w:r w:rsidRPr="00364EED">
        <w:rPr>
          <w:rFonts w:ascii="Times New Roman" w:hAnsi="Times New Roman" w:cs="Times New Roman"/>
          <w:sz w:val="24"/>
          <w:szCs w:val="24"/>
        </w:rPr>
        <w:tab/>
      </w:r>
      <w:r w:rsidR="0002527E">
        <w:rPr>
          <w:rFonts w:ascii="Times New Roman" w:hAnsi="Times New Roman" w:cs="Times New Roman"/>
          <w:sz w:val="24"/>
          <w:szCs w:val="24"/>
        </w:rPr>
        <w:t xml:space="preserve"> </w:t>
      </w:r>
      <w:r w:rsidRPr="00364EED">
        <w:rPr>
          <w:rFonts w:ascii="Times New Roman" w:hAnsi="Times New Roman" w:cs="Times New Roman"/>
          <w:sz w:val="24"/>
          <w:szCs w:val="24"/>
        </w:rPr>
        <w:t>Sumb</w:t>
      </w:r>
      <w:r w:rsidR="0002527E">
        <w:rPr>
          <w:rFonts w:ascii="Times New Roman" w:hAnsi="Times New Roman" w:cs="Times New Roman"/>
          <w:sz w:val="24"/>
          <w:szCs w:val="24"/>
        </w:rPr>
        <w:t xml:space="preserve">er: data sekunder diolah </w:t>
      </w:r>
      <w:bookmarkStart w:id="3" w:name="_GoBack"/>
      <w:bookmarkEnd w:id="3"/>
      <w:r w:rsidR="0002527E">
        <w:rPr>
          <w:rFonts w:ascii="Times New Roman" w:hAnsi="Times New Roman" w:cs="Times New Roman"/>
          <w:sz w:val="24"/>
          <w:szCs w:val="24"/>
        </w:rPr>
        <w:t>(2023)</w:t>
      </w:r>
    </w:p>
    <w:sectPr w:rsidR="006E5282" w:rsidRPr="0002527E" w:rsidSect="0002527E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366EA" w:rsidRDefault="008366EA">
      <w:pPr>
        <w:spacing w:after="0" w:line="240" w:lineRule="auto"/>
      </w:pPr>
      <w:r>
        <w:separator/>
      </w:r>
    </w:p>
  </w:endnote>
  <w:endnote w:type="continuationSeparator" w:id="0">
    <w:p w:rsidR="008366EA" w:rsidRDefault="008366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361C8" w:rsidRDefault="007361C8">
    <w:pPr>
      <w:pStyle w:val="Footer"/>
      <w:jc w:val="center"/>
    </w:pPr>
  </w:p>
  <w:p w:rsidR="007361C8" w:rsidRDefault="007361C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366EA" w:rsidRDefault="008366EA">
      <w:pPr>
        <w:spacing w:after="0" w:line="240" w:lineRule="auto"/>
      </w:pPr>
      <w:r>
        <w:separator/>
      </w:r>
    </w:p>
  </w:footnote>
  <w:footnote w:type="continuationSeparator" w:id="0">
    <w:p w:rsidR="008366EA" w:rsidRDefault="008366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361C8" w:rsidRDefault="007361C8">
    <w:pPr>
      <w:pStyle w:val="Header"/>
      <w:jc w:val="right"/>
    </w:pPr>
  </w:p>
  <w:p w:rsidR="007361C8" w:rsidRDefault="007361C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B312764"/>
    <w:multiLevelType w:val="hybridMultilevel"/>
    <w:tmpl w:val="6030A8EE"/>
    <w:lvl w:ilvl="0" w:tplc="9816F10A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9D8EB824" w:tentative="1">
      <w:start w:val="1"/>
      <w:numFmt w:val="lowerLetter"/>
      <w:lvlText w:val="%2."/>
      <w:lvlJc w:val="left"/>
      <w:pPr>
        <w:ind w:left="1647" w:hanging="360"/>
      </w:pPr>
    </w:lvl>
    <w:lvl w:ilvl="2" w:tplc="E0E8AE50" w:tentative="1">
      <w:start w:val="1"/>
      <w:numFmt w:val="lowerRoman"/>
      <w:lvlText w:val="%3."/>
      <w:lvlJc w:val="right"/>
      <w:pPr>
        <w:ind w:left="2367" w:hanging="180"/>
      </w:pPr>
    </w:lvl>
    <w:lvl w:ilvl="3" w:tplc="C8B68B7A" w:tentative="1">
      <w:start w:val="1"/>
      <w:numFmt w:val="decimal"/>
      <w:lvlText w:val="%4."/>
      <w:lvlJc w:val="left"/>
      <w:pPr>
        <w:ind w:left="3087" w:hanging="360"/>
      </w:pPr>
    </w:lvl>
    <w:lvl w:ilvl="4" w:tplc="5322A1EA" w:tentative="1">
      <w:start w:val="1"/>
      <w:numFmt w:val="lowerLetter"/>
      <w:lvlText w:val="%5."/>
      <w:lvlJc w:val="left"/>
      <w:pPr>
        <w:ind w:left="3807" w:hanging="360"/>
      </w:pPr>
    </w:lvl>
    <w:lvl w:ilvl="5" w:tplc="218C7A68" w:tentative="1">
      <w:start w:val="1"/>
      <w:numFmt w:val="lowerRoman"/>
      <w:lvlText w:val="%6."/>
      <w:lvlJc w:val="right"/>
      <w:pPr>
        <w:ind w:left="4527" w:hanging="180"/>
      </w:pPr>
    </w:lvl>
    <w:lvl w:ilvl="6" w:tplc="7CF0AB3C" w:tentative="1">
      <w:start w:val="1"/>
      <w:numFmt w:val="decimal"/>
      <w:lvlText w:val="%7."/>
      <w:lvlJc w:val="left"/>
      <w:pPr>
        <w:ind w:left="5247" w:hanging="360"/>
      </w:pPr>
    </w:lvl>
    <w:lvl w:ilvl="7" w:tplc="95381028" w:tentative="1">
      <w:start w:val="1"/>
      <w:numFmt w:val="lowerLetter"/>
      <w:lvlText w:val="%8."/>
      <w:lvlJc w:val="left"/>
      <w:pPr>
        <w:ind w:left="5967" w:hanging="360"/>
      </w:pPr>
    </w:lvl>
    <w:lvl w:ilvl="8" w:tplc="29B08962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">
    <w:nsid w:val="541F7091"/>
    <w:multiLevelType w:val="hybridMultilevel"/>
    <w:tmpl w:val="1340DEF6"/>
    <w:lvl w:ilvl="0" w:tplc="3CDAC3C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A95CA9B4" w:tentative="1">
      <w:start w:val="1"/>
      <w:numFmt w:val="lowerLetter"/>
      <w:lvlText w:val="%2."/>
      <w:lvlJc w:val="left"/>
      <w:pPr>
        <w:ind w:left="1140" w:hanging="360"/>
      </w:pPr>
    </w:lvl>
    <w:lvl w:ilvl="2" w:tplc="ECF4E72E" w:tentative="1">
      <w:start w:val="1"/>
      <w:numFmt w:val="lowerRoman"/>
      <w:lvlText w:val="%3."/>
      <w:lvlJc w:val="right"/>
      <w:pPr>
        <w:ind w:left="1860" w:hanging="180"/>
      </w:pPr>
    </w:lvl>
    <w:lvl w:ilvl="3" w:tplc="71DC80FE" w:tentative="1">
      <w:start w:val="1"/>
      <w:numFmt w:val="decimal"/>
      <w:lvlText w:val="%4."/>
      <w:lvlJc w:val="left"/>
      <w:pPr>
        <w:ind w:left="2580" w:hanging="360"/>
      </w:pPr>
    </w:lvl>
    <w:lvl w:ilvl="4" w:tplc="EE909C10" w:tentative="1">
      <w:start w:val="1"/>
      <w:numFmt w:val="lowerLetter"/>
      <w:lvlText w:val="%5."/>
      <w:lvlJc w:val="left"/>
      <w:pPr>
        <w:ind w:left="3300" w:hanging="360"/>
      </w:pPr>
    </w:lvl>
    <w:lvl w:ilvl="5" w:tplc="A09C141E" w:tentative="1">
      <w:start w:val="1"/>
      <w:numFmt w:val="lowerRoman"/>
      <w:lvlText w:val="%6."/>
      <w:lvlJc w:val="right"/>
      <w:pPr>
        <w:ind w:left="4020" w:hanging="180"/>
      </w:pPr>
    </w:lvl>
    <w:lvl w:ilvl="6" w:tplc="48A43EB8" w:tentative="1">
      <w:start w:val="1"/>
      <w:numFmt w:val="decimal"/>
      <w:lvlText w:val="%7."/>
      <w:lvlJc w:val="left"/>
      <w:pPr>
        <w:ind w:left="4740" w:hanging="360"/>
      </w:pPr>
    </w:lvl>
    <w:lvl w:ilvl="7" w:tplc="7BB6603A" w:tentative="1">
      <w:start w:val="1"/>
      <w:numFmt w:val="lowerLetter"/>
      <w:lvlText w:val="%8."/>
      <w:lvlJc w:val="left"/>
      <w:pPr>
        <w:ind w:left="5460" w:hanging="360"/>
      </w:pPr>
    </w:lvl>
    <w:lvl w:ilvl="8" w:tplc="FE3016CA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">
    <w:nsid w:val="56DE44B2"/>
    <w:multiLevelType w:val="hybridMultilevel"/>
    <w:tmpl w:val="6144E8CE"/>
    <w:lvl w:ilvl="0" w:tplc="FDF68BD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B37E79A2" w:tentative="1">
      <w:start w:val="1"/>
      <w:numFmt w:val="lowerLetter"/>
      <w:lvlText w:val="%2."/>
      <w:lvlJc w:val="left"/>
      <w:pPr>
        <w:ind w:left="1140" w:hanging="360"/>
      </w:pPr>
    </w:lvl>
    <w:lvl w:ilvl="2" w:tplc="B40CA8B2" w:tentative="1">
      <w:start w:val="1"/>
      <w:numFmt w:val="lowerRoman"/>
      <w:lvlText w:val="%3."/>
      <w:lvlJc w:val="right"/>
      <w:pPr>
        <w:ind w:left="1860" w:hanging="180"/>
      </w:pPr>
    </w:lvl>
    <w:lvl w:ilvl="3" w:tplc="33D6EA22" w:tentative="1">
      <w:start w:val="1"/>
      <w:numFmt w:val="decimal"/>
      <w:lvlText w:val="%4."/>
      <w:lvlJc w:val="left"/>
      <w:pPr>
        <w:ind w:left="2580" w:hanging="360"/>
      </w:pPr>
    </w:lvl>
    <w:lvl w:ilvl="4" w:tplc="B178FD8E" w:tentative="1">
      <w:start w:val="1"/>
      <w:numFmt w:val="lowerLetter"/>
      <w:lvlText w:val="%5."/>
      <w:lvlJc w:val="left"/>
      <w:pPr>
        <w:ind w:left="3300" w:hanging="360"/>
      </w:pPr>
    </w:lvl>
    <w:lvl w:ilvl="5" w:tplc="E16433C0" w:tentative="1">
      <w:start w:val="1"/>
      <w:numFmt w:val="lowerRoman"/>
      <w:lvlText w:val="%6."/>
      <w:lvlJc w:val="right"/>
      <w:pPr>
        <w:ind w:left="4020" w:hanging="180"/>
      </w:pPr>
    </w:lvl>
    <w:lvl w:ilvl="6" w:tplc="CD248FE8" w:tentative="1">
      <w:start w:val="1"/>
      <w:numFmt w:val="decimal"/>
      <w:lvlText w:val="%7."/>
      <w:lvlJc w:val="left"/>
      <w:pPr>
        <w:ind w:left="4740" w:hanging="360"/>
      </w:pPr>
    </w:lvl>
    <w:lvl w:ilvl="7" w:tplc="5430056C" w:tentative="1">
      <w:start w:val="1"/>
      <w:numFmt w:val="lowerLetter"/>
      <w:lvlText w:val="%8."/>
      <w:lvlJc w:val="left"/>
      <w:pPr>
        <w:ind w:left="5460" w:hanging="360"/>
      </w:pPr>
    </w:lvl>
    <w:lvl w:ilvl="8" w:tplc="55A648CC" w:tentative="1">
      <w:start w:val="1"/>
      <w:numFmt w:val="lowerRoman"/>
      <w:lvlText w:val="%9."/>
      <w:lvlJc w:val="right"/>
      <w:pPr>
        <w:ind w:left="61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80CC5"/>
    <w:rsid w:val="0002527E"/>
    <w:rsid w:val="00364EED"/>
    <w:rsid w:val="0038037E"/>
    <w:rsid w:val="00471F6B"/>
    <w:rsid w:val="004976D9"/>
    <w:rsid w:val="005E3756"/>
    <w:rsid w:val="006B11F1"/>
    <w:rsid w:val="006E5282"/>
    <w:rsid w:val="00702BAD"/>
    <w:rsid w:val="007361C8"/>
    <w:rsid w:val="007819B8"/>
    <w:rsid w:val="007D002B"/>
    <w:rsid w:val="008366EA"/>
    <w:rsid w:val="00904B4F"/>
    <w:rsid w:val="009749AF"/>
    <w:rsid w:val="00A1312F"/>
    <w:rsid w:val="00A66FF6"/>
    <w:rsid w:val="00B80CC5"/>
    <w:rsid w:val="00DB0BD9"/>
    <w:rsid w:val="00F513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D242100-281D-403B-97DD-2F48F21C28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CC5"/>
  </w:style>
  <w:style w:type="paragraph" w:styleId="Heading1">
    <w:name w:val="heading 1"/>
    <w:basedOn w:val="Normal"/>
    <w:next w:val="Normal"/>
    <w:link w:val="Heading1Char"/>
    <w:uiPriority w:val="9"/>
    <w:qFormat/>
    <w:rsid w:val="00B80CC5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80CC5"/>
    <w:rPr>
      <w:rFonts w:ascii="Times New Roman" w:hAnsi="Times New Roman" w:cs="Times New Roman"/>
      <w:b/>
      <w:sz w:val="24"/>
    </w:rPr>
  </w:style>
  <w:style w:type="paragraph" w:styleId="Header">
    <w:name w:val="header"/>
    <w:basedOn w:val="Normal"/>
    <w:link w:val="HeaderChar"/>
    <w:uiPriority w:val="99"/>
    <w:unhideWhenUsed/>
    <w:rsid w:val="00B80C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0CC5"/>
  </w:style>
  <w:style w:type="paragraph" w:styleId="Footer">
    <w:name w:val="footer"/>
    <w:basedOn w:val="Normal"/>
    <w:link w:val="FooterChar"/>
    <w:uiPriority w:val="99"/>
    <w:unhideWhenUsed/>
    <w:rsid w:val="00B80CC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0CC5"/>
  </w:style>
  <w:style w:type="table" w:styleId="TableGrid">
    <w:name w:val="Table Grid"/>
    <w:basedOn w:val="TableNormal"/>
    <w:uiPriority w:val="59"/>
    <w:rsid w:val="00904B4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A1312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qFormat/>
    <w:locked/>
    <w:rsid w:val="00A131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1934</Words>
  <Characters>11024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dcterms:created xsi:type="dcterms:W3CDTF">2023-08-10T06:48:00Z</dcterms:created>
  <dcterms:modified xsi:type="dcterms:W3CDTF">2023-08-15T13:31:00Z</dcterms:modified>
</cp:coreProperties>
</file>